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1E01901A"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w:t>
      </w:r>
      <w:bookmarkStart w:id="4" w:name="_GoBack"/>
      <w:bookmarkEnd w:id="4"/>
      <w:r w:rsidR="00977607" w:rsidRPr="00E71232">
        <w:t>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r w:rsidR="0097673D" w:rsidRPr="00B64138">
        <w:rPr>
          <w:highlight w:val="yellow"/>
        </w:rPr>
        <w:t>Milewski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r>
        <w:t>i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C42F5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centres.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Suppl. Materials)</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At least some of the hotspots identified in this manner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is the influence of locali</w:t>
      </w:r>
      <w:r w:rsidR="001548E4">
        <w:t>s</w:t>
      </w:r>
      <w:r w:rsidR="005143E0">
        <w:t xml:space="preserve">ed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01C7317B"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r w:rsidRPr="002C20EB">
        <w:t>V</w:t>
      </w:r>
      <w:r w:rsidR="00692368" w:rsidRPr="002C20EB">
        <w:t>erboom</w:t>
      </w:r>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r w:rsidRPr="002C20EB">
              <w:t>Hengl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371EA1" w:rsidRDefault="00371EA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371EA1" w:rsidRDefault="00371EA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371EA1" w:rsidRDefault="00371EA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371EA1" w:rsidRDefault="00371EA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6A1DF849" w:rsidR="00371EA1" w:rsidRDefault="00371EA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9" w:author="Ruan Van Mazijk" w:date="2019-10-07T15:43:00Z" w:initials="RVM">
    <w:p w14:paraId="50E697F5" w14:textId="121413FD" w:rsidR="00371EA1" w:rsidRDefault="00371EA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371EA1" w:rsidRDefault="00371EA1">
      <w:pPr>
        <w:pStyle w:val="CommentText"/>
      </w:pPr>
      <w:r>
        <w:rPr>
          <w:rStyle w:val="CommentReference"/>
        </w:rPr>
        <w:annotationRef/>
      </w:r>
      <w:r>
        <w:t>GCFR?</w:t>
      </w:r>
    </w:p>
  </w:comment>
  <w:comment w:id="12" w:author="Michael Cramer" w:date="2019-12-02T11:15:00Z" w:initials="MC">
    <w:p w14:paraId="03CFEB10" w14:textId="7AC156BE" w:rsidR="00371EA1" w:rsidRDefault="00371EA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371EA1" w:rsidRDefault="00371EA1">
      <w:pPr>
        <w:pStyle w:val="CommentText"/>
      </w:pPr>
      <w:r>
        <w:rPr>
          <w:rStyle w:val="CommentReference"/>
        </w:rPr>
        <w:annotationRef/>
      </w:r>
      <w:r>
        <w:t>That</w:t>
      </w:r>
      <w:r>
        <w:t>’</w:t>
      </w:r>
      <w:r>
        <w:t>s a good point!</w:t>
      </w:r>
    </w:p>
  </w:comment>
  <w:comment w:id="14" w:author="Michael Cramer" w:date="2019-12-02T11:29:00Z" w:initials="MC">
    <w:p w14:paraId="5228A70D" w14:textId="4456D76A" w:rsidR="00371EA1" w:rsidRDefault="00371EA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371EA1" w:rsidRDefault="00371EA1">
      <w:pPr>
        <w:pStyle w:val="CommentText"/>
      </w:pPr>
      <w:r>
        <w:rPr>
          <w:rStyle w:val="CommentReference"/>
        </w:rPr>
        <w:annotationRef/>
      </w:r>
      <w:r>
        <w:t>Why nominally? This should been informed by collinearty tests and so surely nimonally is not an accurate description?</w:t>
      </w:r>
    </w:p>
  </w:comment>
  <w:comment w:id="16" w:author="Ruan Van Mazijk" w:date="2019-12-03T12:33:00Z" w:initials="RVM">
    <w:p w14:paraId="0FE22BDB" w14:textId="51654128" w:rsidR="00371EA1" w:rsidRDefault="00371EA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371EA1" w:rsidRDefault="00371EA1">
      <w:pPr>
        <w:pStyle w:val="CommentText"/>
      </w:pPr>
      <w:r>
        <w:rPr>
          <w:rStyle w:val="CommentReference"/>
        </w:rPr>
        <w:annotationRef/>
      </w:r>
      <w:r>
        <w:t>This suggests they were lumped together?</w:t>
      </w:r>
    </w:p>
  </w:comment>
  <w:comment w:id="18" w:author="Ruan Van Mazijk" w:date="2019-10-07T15:44:00Z" w:initials="RVM">
    <w:p w14:paraId="1E812954" w14:textId="484F8BEE" w:rsidR="00371EA1" w:rsidRDefault="00371EA1">
      <w:pPr>
        <w:pStyle w:val="CommentText"/>
      </w:pPr>
      <w:r>
        <w:rPr>
          <w:rStyle w:val="CommentReference"/>
        </w:rPr>
        <w:annotationRef/>
      </w:r>
      <w:r>
        <w:t>They were! It was a single PCA</w:t>
      </w:r>
      <w:r>
        <w:t>…</w:t>
      </w:r>
    </w:p>
  </w:comment>
  <w:comment w:id="19" w:author="Michael Cramer" w:date="2019-10-06T20:11:00Z" w:initials="MC">
    <w:p w14:paraId="3D93755E" w14:textId="0E76DB81" w:rsidR="00371EA1" w:rsidRDefault="00371EA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371EA1" w:rsidRDefault="00371EA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371EA1" w:rsidRDefault="00371EA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371EA1" w:rsidRDefault="00371EA1">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5" w:author="Ruan Van Mazijk" w:date="2019-12-03T12:14:00Z" w:initials="RVM">
    <w:p w14:paraId="3121CA7E" w14:textId="42932269" w:rsidR="00371EA1" w:rsidRDefault="00371EA1">
      <w:pPr>
        <w:pStyle w:val="CommentText"/>
      </w:pPr>
      <w:r>
        <w:rPr>
          <w:rStyle w:val="CommentReference"/>
        </w:rPr>
        <w:annotationRef/>
      </w:r>
      <w:r>
        <w:t>Still don</w:t>
      </w:r>
      <w:r>
        <w:t>’</w:t>
      </w:r>
      <w:r>
        <w:t>t know what you mean by relativising or standardising here?</w:t>
      </w:r>
    </w:p>
  </w:comment>
  <w:comment w:id="26" w:author="Michael Cramer" w:date="2019-12-03T08:07:00Z" w:initials="MC">
    <w:p w14:paraId="330C274F" w14:textId="162472F8" w:rsidR="00371EA1" w:rsidRDefault="00371EA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371EA1" w:rsidRDefault="00371EA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371EA1" w:rsidRDefault="00371EA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371EA1" w:rsidRDefault="00371EA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371EA1" w:rsidRDefault="00371EA1" w:rsidP="001A7D58">
      <w:pPr>
        <w:pStyle w:val="CommentText"/>
      </w:pPr>
      <w:r>
        <w:rPr>
          <w:rStyle w:val="CommentReference"/>
        </w:rPr>
        <w:annotationRef/>
      </w:r>
      <w:r>
        <w:t>Why is this SD?</w:t>
      </w:r>
    </w:p>
  </w:comment>
  <w:comment w:id="31" w:author="Ruan Van Mazijk" w:date="2019-10-08T09:24:00Z" w:initials="RVM">
    <w:p w14:paraId="76D8A660" w14:textId="77777777" w:rsidR="00371EA1" w:rsidRDefault="00371EA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371EA1" w:rsidRDefault="00371EA1" w:rsidP="00827247">
      <w:pPr>
        <w:pStyle w:val="CommentText"/>
      </w:pPr>
      <w:r>
        <w:rPr>
          <w:rStyle w:val="CommentReference"/>
        </w:rPr>
        <w:annotationRef/>
      </w:r>
      <w:r>
        <w:t>Why is this SD?</w:t>
      </w:r>
    </w:p>
  </w:comment>
  <w:comment w:id="33" w:author="Ruan Van Mazijk" w:date="2019-10-08T09:24:00Z" w:initials="RVM">
    <w:p w14:paraId="0A83FFEA" w14:textId="77777777" w:rsidR="00371EA1" w:rsidRDefault="00371EA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371EA1" w:rsidRDefault="00371EA1">
      <w:pPr>
        <w:pStyle w:val="CommentText"/>
      </w:pPr>
      <w:r>
        <w:rPr>
          <w:rStyle w:val="CommentReference"/>
        </w:rPr>
        <w:annotationRef/>
      </w:r>
      <w:r>
        <w:t>Nice!</w:t>
      </w:r>
    </w:p>
  </w:comment>
  <w:comment w:id="34" w:author="Ruan Van Mazijk" w:date="2019-12-03T11:36:00Z" w:initials="RVM">
    <w:p w14:paraId="1CDB9C49" w14:textId="31B3356C" w:rsidR="00371EA1" w:rsidRDefault="00371EA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371EA1" w:rsidRDefault="00371EA1" w:rsidP="003E77D9">
      <w:pPr>
        <w:pStyle w:val="CommentText"/>
      </w:pPr>
      <w:r>
        <w:rPr>
          <w:rStyle w:val="CommentReference"/>
        </w:rPr>
        <w:annotationRef/>
      </w:r>
      <w:r>
        <w:t>Why is this SD?</w:t>
      </w:r>
    </w:p>
  </w:comment>
  <w:comment w:id="37" w:author="Ruan Van Mazijk" w:date="2019-10-08T09:24:00Z" w:initials="RVM">
    <w:p w14:paraId="21F65C2F" w14:textId="77777777" w:rsidR="00371EA1" w:rsidRDefault="00371EA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371EA1" w:rsidRDefault="00371EA1" w:rsidP="003E77D9">
      <w:pPr>
        <w:pStyle w:val="CommentText"/>
      </w:pPr>
      <w:r>
        <w:rPr>
          <w:rStyle w:val="CommentReference"/>
        </w:rPr>
        <w:annotationRef/>
      </w:r>
      <w:r>
        <w:t>Why is this SD?</w:t>
      </w:r>
    </w:p>
  </w:comment>
  <w:comment w:id="39" w:author="Ruan Van Mazijk" w:date="2019-10-08T09:24:00Z" w:initials="RVM">
    <w:p w14:paraId="5801EF70" w14:textId="77777777" w:rsidR="00371EA1" w:rsidRDefault="00371EA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371EA1" w:rsidRDefault="00371EA1" w:rsidP="00C96F57">
      <w:pPr>
        <w:pStyle w:val="CommentText"/>
      </w:pPr>
      <w:r>
        <w:rPr>
          <w:rStyle w:val="CommentReference"/>
        </w:rPr>
        <w:annotationRef/>
      </w:r>
      <w:r>
        <w:t>Why is this SD?</w:t>
      </w:r>
    </w:p>
  </w:comment>
  <w:comment w:id="41" w:author="Ruan Van Mazijk" w:date="2019-10-08T09:24:00Z" w:initials="RVM">
    <w:p w14:paraId="7CB43028" w14:textId="77777777" w:rsidR="00371EA1" w:rsidRDefault="00371EA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371EA1" w:rsidRDefault="00371EA1">
      <w:pPr>
        <w:pStyle w:val="CommentText"/>
      </w:pPr>
      <w:r>
        <w:rPr>
          <w:rStyle w:val="CommentReference"/>
        </w:rPr>
        <w:annotationRef/>
      </w:r>
      <w:r>
        <w:t>This is a little mind-bending I think.</w:t>
      </w:r>
    </w:p>
  </w:comment>
  <w:comment w:id="43" w:author="Ruan Van Mazijk" w:date="2019-12-03T12:04:00Z" w:initials="RVM">
    <w:p w14:paraId="3D3E71FC" w14:textId="5D03FC9C" w:rsidR="00371EA1" w:rsidRDefault="00371EA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371EA1" w:rsidRDefault="00371EA1">
      <w:pPr>
        <w:pStyle w:val="CommentText"/>
      </w:pPr>
      <w:r>
        <w:rPr>
          <w:rStyle w:val="CommentReference"/>
        </w:rPr>
        <w:annotationRef/>
      </w:r>
      <w:r>
        <w:t>This is the only reference to Figure 4</w:t>
      </w:r>
    </w:p>
  </w:comment>
  <w:comment w:id="45" w:author="Ruan Van Mazijk" w:date="2019-12-03T12:07:00Z" w:initials="RVM">
    <w:p w14:paraId="39197D3F" w14:textId="7E9A817E" w:rsidR="00371EA1" w:rsidRDefault="00371EA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371EA1" w:rsidRDefault="00371EA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371EA1" w:rsidRDefault="00371EA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371EA1" w:rsidRDefault="00371EA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Also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371EA1" w:rsidRDefault="00371EA1">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371EA1" w:rsidRDefault="00371EA1">
      <w:pPr>
        <w:pStyle w:val="CommentText"/>
      </w:pPr>
    </w:p>
  </w:comment>
  <w:comment w:id="54" w:author="Michael Cramer" w:date="2019-10-07T10:02:00Z" w:initials="MC">
    <w:p w14:paraId="4937B472" w14:textId="0312FCE7" w:rsidR="00371EA1" w:rsidRDefault="00371EA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371EA1" w:rsidRDefault="00371EA1">
      <w:pPr>
        <w:pStyle w:val="CommentText"/>
      </w:pPr>
      <w:r>
        <w:rPr>
          <w:rStyle w:val="CommentReference"/>
        </w:rPr>
        <w:annotationRef/>
      </w:r>
      <w:r>
        <w:t>Note sure what you mean?</w:t>
      </w:r>
    </w:p>
  </w:comment>
  <w:comment w:id="52" w:author="Michael Cramer" w:date="2019-12-03T10:58:00Z" w:initials="MC">
    <w:p w14:paraId="11E838FE" w14:textId="753F8830" w:rsidR="00371EA1" w:rsidRDefault="00371EA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371EA1" w:rsidRDefault="00371EA1">
      <w:pPr>
        <w:pStyle w:val="CommentText"/>
      </w:pPr>
      <w:r>
        <w:rPr>
          <w:rStyle w:val="CommentReference"/>
        </w:rPr>
        <w:annotationRef/>
      </w:r>
      <w:r>
        <w:t>Updated figure does this, I think.</w:t>
      </w:r>
    </w:p>
  </w:comment>
  <w:comment w:id="56" w:author="Michael Cramer" w:date="2019-12-03T08:32:00Z" w:initials="MC">
    <w:p w14:paraId="350C35AF" w14:textId="7ED0BEDD" w:rsidR="00371EA1" w:rsidRDefault="00371EA1">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7" w:author="Michael Cramer" w:date="2019-12-03T11:02:00Z" w:initials="MC">
    <w:p w14:paraId="43265982" w14:textId="7C216E94" w:rsidR="00371EA1" w:rsidRDefault="00371EA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371EA1" w:rsidRPr="00AC2235" w:rsidRDefault="00371EA1">
      <w:pPr>
        <w:pStyle w:val="CommentText"/>
      </w:pPr>
      <w:r>
        <w:rPr>
          <w:rStyle w:val="CommentReference"/>
        </w:rPr>
        <w:annotationRef/>
      </w:r>
      <w:r>
        <w:t xml:space="preserve">Think </w:t>
      </w:r>
      <w:r>
        <w:t>“</w:t>
      </w:r>
      <w:r>
        <w:t>Region</w:t>
      </w:r>
      <w:r>
        <w:rPr>
          <w:vertAlign w:val="subscript"/>
        </w:rPr>
        <w:t>SWAFR</w:t>
      </w:r>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20D71E78" w15:paraIdParent="11E838FE" w15:done="0"/>
  <w15:commentEx w15:paraId="350C35AF" w15:done="0"/>
  <w15:commentEx w15:paraId="43265982" w15:done="0"/>
  <w15:commentEx w15:paraId="151CA642" w15:paraIdParent="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87FD5" w14:textId="77777777" w:rsidR="00D24764" w:rsidRDefault="00D24764">
      <w:pPr>
        <w:spacing w:after="0"/>
      </w:pPr>
      <w:r>
        <w:separator/>
      </w:r>
    </w:p>
  </w:endnote>
  <w:endnote w:type="continuationSeparator" w:id="0">
    <w:p w14:paraId="561556E8" w14:textId="77777777" w:rsidR="00D24764" w:rsidRDefault="00D24764">
      <w:pPr>
        <w:spacing w:after="0"/>
      </w:pPr>
      <w:r>
        <w:continuationSeparator/>
      </w:r>
    </w:p>
  </w:endnote>
  <w:endnote w:type="continuationNotice" w:id="1">
    <w:p w14:paraId="0EFEF834" w14:textId="77777777" w:rsidR="00D24764" w:rsidRDefault="00D2476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71EA1" w:rsidRDefault="00371EA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71EA1" w:rsidRDefault="00371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1554D" w14:textId="77777777" w:rsidR="00D24764" w:rsidRDefault="00D24764">
      <w:r>
        <w:separator/>
      </w:r>
    </w:p>
  </w:footnote>
  <w:footnote w:type="continuationSeparator" w:id="0">
    <w:p w14:paraId="11C3EE39" w14:textId="77777777" w:rsidR="00D24764" w:rsidRDefault="00D24764">
      <w:r>
        <w:continuationSeparator/>
      </w:r>
    </w:p>
  </w:footnote>
  <w:footnote w:type="continuationNotice" w:id="1">
    <w:p w14:paraId="45D5D1E0" w14:textId="77777777" w:rsidR="00D24764" w:rsidRDefault="00D2476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15F6"/>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4764"/>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42D8E-C95D-41B9-941F-6D91209B3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3</Pages>
  <Words>12890</Words>
  <Characters>7347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1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6</cp:revision>
  <cp:lastPrinted>2019-11-19T13:01:00Z</cp:lastPrinted>
  <dcterms:created xsi:type="dcterms:W3CDTF">2019-12-03T09:32:00Z</dcterms:created>
  <dcterms:modified xsi:type="dcterms:W3CDTF">2019-12-0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